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4E5E83CB"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E44B18">
        <w:t xml:space="preserve">sistemas </w:t>
      </w:r>
      <w:r>
        <w:t xml:space="preserve"> sejam aplicados nas pesquisas é a verificação da sua adequação a partir de critérios científicos. Porém, ainda não está bem estabelecido dentro da ciência da saúde quais aspectos são determinantes da adequação de um sistema de medição ou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0F7F48CB"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A este estudo, e a aplicação dos resultados encontrados, chamamos de clinimetria.</w:t>
      </w:r>
    </w:p>
    <w:p w14:paraId="3AB64FC9" w14:textId="0794FA77" w:rsidR="00B8080A" w:rsidRDefault="00EF4D59" w:rsidP="00B8080A">
      <w:r>
        <w:t>Uma forma de realizar ess</w:t>
      </w:r>
      <w:r w:rsidR="00B8080A">
        <w:t>e</w:t>
      </w:r>
      <w:r>
        <w:t xml:space="preserve"> </w:t>
      </w:r>
      <w:r w:rsidR="00B8080A">
        <w:t>estudo</w:t>
      </w:r>
      <w:r>
        <w:t xml:space="preserve"> é a</w:t>
      </w:r>
      <w:r w:rsidR="00B8080A">
        <w:t xml:space="preserve"> partir do</w:t>
      </w:r>
      <w:r>
        <w:t xml:space="preserve"> uso da filosofia e da história como um complemento à ciência normal</w:t>
      </w:r>
      <w:r w:rsidR="00B8080A">
        <w:t xml:space="preserve">, a chamada </w:t>
      </w:r>
      <w:r w:rsidR="00B8080A">
        <w:t>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 xml:space="preserve">Neste artigo propomos utilizar a estrutura </w:t>
      </w:r>
      <w:r w:rsidR="00B8080A">
        <w:t>para os sistemas de medição</w:t>
      </w:r>
      <w:r w:rsidR="00B8080A">
        <w:t xml:space="preserve"> proposta por</w:t>
      </w:r>
      <w:r>
        <w:t xml:space="preserve"> Nancy Cartwright e colaboradore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 xml:space="preserve">(Cartwright; </w:t>
      </w:r>
      <w:proofErr w:type="spellStart"/>
      <w:r w:rsidRPr="00EF4D59">
        <w:rPr>
          <w:rFonts w:cs="Arial"/>
        </w:rPr>
        <w:t>Bradburn</w:t>
      </w:r>
      <w:proofErr w:type="spellEnd"/>
      <w:r w:rsidRPr="00EF4D59">
        <w:rPr>
          <w:rFonts w:cs="Arial"/>
        </w:rPr>
        <w:t>; Fuller, 2016; Cartwright; Runhardt, 2018)</w:t>
      </w:r>
      <w:r>
        <w:fldChar w:fldCharType="end"/>
      </w:r>
      <w:r>
        <w:t xml:space="preserve">. </w:t>
      </w:r>
      <w:r w:rsidR="00B8080A">
        <w:t>Segundo às autoras os sistemas de medição em saúde exigem que:</w:t>
      </w:r>
    </w:p>
    <w:p w14:paraId="75301575" w14:textId="0F08F281" w:rsidR="00B8080A" w:rsidRDefault="00B8080A" w:rsidP="00B8080A">
      <w:r>
        <w:t xml:space="preserve">“1. Definamos o conceito ou quantidade, identificando seus limites e determinando quais características pertencem a ele e quais não (caracterização); 2. Definamos um sistema métrico que represente apropriadamente o conceito ou quantidade (representação); 3. </w:t>
      </w:r>
      <w:r w:rsidR="00217A89">
        <w:t xml:space="preserve">Formulemos regras para aplicar o sistema métrico a </w:t>
      </w:r>
      <w:r w:rsidR="00AE35CB">
        <w:t xml:space="preserve">alvos para produzir os resultados da medição (procedimentos).” </w:t>
      </w:r>
      <w:r w:rsidR="00AE35CB">
        <w:fldChar w:fldCharType="begin"/>
      </w:r>
      <w:r w:rsidR="00AE35CB">
        <w:instrText xml:space="preserve"> ADDIN ZOTERO_ITEM CSL_CITATION {"citationID":"5JwRq08h","properties":{"formattedCitation":"(Cartwright; Bradburn; Fuller, 2016)","plainCitation":"(Cartwright; Bradburn; Fuller, 2016)","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schema":"https://github.com/citation-style-language/schema/raw/master/csl-citation.json"} </w:instrText>
      </w:r>
      <w:r w:rsidR="00AE35CB">
        <w:fldChar w:fldCharType="separate"/>
      </w:r>
      <w:r w:rsidR="00AE35CB" w:rsidRPr="00AE35CB">
        <w:rPr>
          <w:rFonts w:cs="Arial"/>
        </w:rPr>
        <w:t xml:space="preserve">(Cartwright; </w:t>
      </w:r>
      <w:proofErr w:type="spellStart"/>
      <w:r w:rsidR="00AE35CB" w:rsidRPr="00AE35CB">
        <w:rPr>
          <w:rFonts w:cs="Arial"/>
        </w:rPr>
        <w:t>Bradburn</w:t>
      </w:r>
      <w:proofErr w:type="spellEnd"/>
      <w:r w:rsidR="00AE35CB" w:rsidRPr="00AE35CB">
        <w:rPr>
          <w:rFonts w:cs="Arial"/>
        </w:rPr>
        <w:t>; Fuller, 2016</w:t>
      </w:r>
      <w:r w:rsidR="00AE35CB">
        <w:rPr>
          <w:rFonts w:cs="Arial"/>
        </w:rPr>
        <w:t>, p. 3, tradução nossa</w:t>
      </w:r>
      <w:r w:rsidR="00AE35CB" w:rsidRPr="00AE35CB">
        <w:rPr>
          <w:rFonts w:cs="Arial"/>
        </w:rPr>
        <w:t>)</w:t>
      </w:r>
      <w:r w:rsidR="00AE35CB">
        <w:fldChar w:fldCharType="end"/>
      </w:r>
      <w:r w:rsidR="008F4158">
        <w:t>.</w:t>
      </w:r>
    </w:p>
    <w:p w14:paraId="2C69331E" w14:textId="2E27AB38" w:rsidR="008F4158" w:rsidRPr="00AE35CB" w:rsidRDefault="008F4158" w:rsidP="00B8080A">
      <w:r>
        <w:t xml:space="preserve">Como alvo de análise propomos 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o</w:t>
      </w:r>
      <w:proofErr w:type="spellEnd"/>
      <w:r>
        <w:t xml:space="preserve"> (</w:t>
      </w:r>
      <w:proofErr w:type="spellStart"/>
      <w:r>
        <w:t>BackPEI</w:t>
      </w:r>
      <w:proofErr w:type="spellEnd"/>
      <w:r>
        <w:t>). Este sistema de medição</w:t>
      </w:r>
      <w:r w:rsidR="00387624">
        <w:t xml:space="preserve"> foi desenvolvido em 2013 e</w:t>
      </w:r>
      <w:r>
        <w:t xml:space="preserve"> é adequado a proposta deste estudo por se tratar de um </w:t>
      </w:r>
      <w:r>
        <w:lastRenderedPageBreak/>
        <w:t>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xml:space="preserve">, 2015; </w:t>
      </w:r>
      <w:proofErr w:type="spellStart"/>
      <w:r w:rsidR="005F03ED" w:rsidRPr="005F03ED">
        <w:rPr>
          <w:rFonts w:cs="Arial"/>
          <w:kern w:val="0"/>
        </w:rPr>
        <w:t>Gökşen</w:t>
      </w:r>
      <w:proofErr w:type="spellEnd"/>
      <w:r w:rsidR="005F03ED" w:rsidRPr="005F03ED">
        <w:rPr>
          <w:rFonts w:cs="Arial"/>
          <w:kern w:val="0"/>
        </w:rPr>
        <w:t xml:space="preserve">; </w:t>
      </w:r>
      <w:proofErr w:type="spellStart"/>
      <w:r w:rsidR="005F03ED" w:rsidRPr="005F03ED">
        <w:rPr>
          <w:rFonts w:cs="Arial"/>
          <w:kern w:val="0"/>
        </w:rPr>
        <w:t>Kocaman</w:t>
      </w:r>
      <w:proofErr w:type="spellEnd"/>
      <w:r w:rsidR="005F03ED" w:rsidRPr="005F03ED">
        <w:rPr>
          <w:rFonts w:cs="Arial"/>
          <w:kern w:val="0"/>
        </w:rPr>
        <w:t xml:space="preserve">; </w:t>
      </w:r>
      <w:proofErr w:type="spellStart"/>
      <w:r w:rsidR="005F03ED" w:rsidRPr="005F03ED">
        <w:rPr>
          <w:rFonts w:cs="Arial"/>
          <w:kern w:val="0"/>
        </w:rPr>
        <w:t>Yıldırım</w:t>
      </w:r>
      <w:proofErr w:type="spellEnd"/>
      <w:r w:rsidR="005F03ED" w:rsidRPr="005F03ED">
        <w:rPr>
          <w:rFonts w:cs="Arial"/>
          <w:kern w:val="0"/>
        </w:rPr>
        <w:t>,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1"/>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w:t>
      </w:r>
      <w:proofErr w:type="spellStart"/>
      <w:r w:rsidR="002359F8" w:rsidRPr="002359F8">
        <w:rPr>
          <w:rFonts w:cs="Arial"/>
          <w:kern w:val="0"/>
        </w:rPr>
        <w:t>Bebiş</w:t>
      </w:r>
      <w:proofErr w:type="spellEnd"/>
      <w:r w:rsidR="002359F8" w:rsidRPr="002359F8">
        <w:rPr>
          <w:rFonts w:cs="Arial"/>
          <w:kern w:val="0"/>
        </w:rPr>
        <w:t xml:space="preserve">; </w:t>
      </w:r>
      <w:proofErr w:type="spellStart"/>
      <w:r w:rsidR="002359F8" w:rsidRPr="002359F8">
        <w:rPr>
          <w:rFonts w:cs="Arial"/>
          <w:kern w:val="0"/>
        </w:rPr>
        <w:t>Gençbaş</w:t>
      </w:r>
      <w:proofErr w:type="spellEnd"/>
      <w:r w:rsidR="002359F8" w:rsidRPr="002359F8">
        <w:rPr>
          <w:rFonts w:cs="Arial"/>
          <w:kern w:val="0"/>
        </w:rPr>
        <w:t xml:space="preserve">, 2019; </w:t>
      </w:r>
      <w:proofErr w:type="spellStart"/>
      <w:r w:rsidR="002359F8" w:rsidRPr="002359F8">
        <w:rPr>
          <w:rFonts w:cs="Arial"/>
          <w:kern w:val="0"/>
        </w:rPr>
        <w:t>Miñana-Signes</w:t>
      </w:r>
      <w:proofErr w:type="spellEnd"/>
      <w:r w:rsidR="002359F8" w:rsidRPr="002359F8">
        <w:rPr>
          <w:rFonts w:cs="Arial"/>
          <w:kern w:val="0"/>
        </w:rPr>
        <w:t xml:space="preserve">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w:t>
      </w:r>
      <w:proofErr w:type="spellStart"/>
      <w:r w:rsidR="00387624" w:rsidRPr="00387624">
        <w:rPr>
          <w:rFonts w:cs="Arial"/>
          <w:kern w:val="0"/>
        </w:rPr>
        <w:t>Aimi</w:t>
      </w:r>
      <w:proofErr w:type="spellEnd"/>
      <w:r w:rsidR="00387624" w:rsidRPr="00387624">
        <w:rPr>
          <w:rFonts w:cs="Arial"/>
          <w:kern w:val="0"/>
        </w:rPr>
        <w:t xml:space="preserve"> </w:t>
      </w:r>
      <w:r w:rsidR="00387624" w:rsidRPr="00387624">
        <w:rPr>
          <w:rFonts w:cs="Arial"/>
          <w:i/>
          <w:iCs/>
          <w:kern w:val="0"/>
        </w:rPr>
        <w:t>et al.</w:t>
      </w:r>
      <w:r w:rsidR="00387624" w:rsidRPr="00387624">
        <w:rPr>
          <w:rFonts w:cs="Arial"/>
          <w:kern w:val="0"/>
        </w:rPr>
        <w:t xml:space="preserve">, 2019; </w:t>
      </w:r>
      <w:proofErr w:type="spellStart"/>
      <w:r w:rsidR="00387624" w:rsidRPr="00387624">
        <w:rPr>
          <w:rFonts w:cs="Arial"/>
          <w:kern w:val="0"/>
        </w:rPr>
        <w:t>Akbari-Chehrehbargh</w:t>
      </w:r>
      <w:proofErr w:type="spellEnd"/>
      <w:r w:rsidR="00387624" w:rsidRPr="00387624">
        <w:rPr>
          <w:rFonts w:cs="Arial"/>
          <w:kern w:val="0"/>
        </w:rPr>
        <w:t xml:space="preserve">; </w:t>
      </w:r>
      <w:proofErr w:type="spellStart"/>
      <w:r w:rsidR="00387624" w:rsidRPr="00387624">
        <w:rPr>
          <w:rFonts w:cs="Arial"/>
          <w:kern w:val="0"/>
        </w:rPr>
        <w:t>Tavafian</w:t>
      </w:r>
      <w:proofErr w:type="spellEnd"/>
      <w:r w:rsidR="00387624" w:rsidRPr="00387624">
        <w:rPr>
          <w:rFonts w:cs="Arial"/>
          <w:kern w:val="0"/>
        </w:rPr>
        <w:t xml:space="preserve">; </w:t>
      </w:r>
      <w:proofErr w:type="spellStart"/>
      <w:r w:rsidR="00387624" w:rsidRPr="00387624">
        <w:rPr>
          <w:rFonts w:cs="Arial"/>
          <w:kern w:val="0"/>
        </w:rPr>
        <w:t>Montazeri</w:t>
      </w:r>
      <w:proofErr w:type="spellEnd"/>
      <w:r w:rsidR="00387624" w:rsidRPr="00387624">
        <w:rPr>
          <w:rFonts w:cs="Arial"/>
          <w:kern w:val="0"/>
        </w:rPr>
        <w:t xml:space="preserve">, 2020; Da Rosa </w:t>
      </w:r>
      <w:r w:rsidR="00387624" w:rsidRPr="00387624">
        <w:rPr>
          <w:rFonts w:cs="Arial"/>
          <w:i/>
          <w:iCs/>
          <w:kern w:val="0"/>
        </w:rPr>
        <w:t>et al.</w:t>
      </w:r>
      <w:r w:rsidR="00387624" w:rsidRPr="00387624">
        <w:rPr>
          <w:rFonts w:cs="Arial"/>
          <w:kern w:val="0"/>
        </w:rPr>
        <w:t xml:space="preserve">, 2018; </w:t>
      </w:r>
      <w:proofErr w:type="spellStart"/>
      <w:r w:rsidR="00387624" w:rsidRPr="00387624">
        <w:rPr>
          <w:rFonts w:cs="Arial"/>
          <w:kern w:val="0"/>
        </w:rPr>
        <w:t>Galmes-Panades</w:t>
      </w:r>
      <w:proofErr w:type="spellEnd"/>
      <w:r w:rsidR="00387624" w:rsidRPr="00387624">
        <w:rPr>
          <w:rFonts w:cs="Arial"/>
          <w:kern w:val="0"/>
        </w:rPr>
        <w:t xml:space="preserve">; </w:t>
      </w:r>
      <w:proofErr w:type="spellStart"/>
      <w:r w:rsidR="00387624" w:rsidRPr="00387624">
        <w:rPr>
          <w:rFonts w:cs="Arial"/>
          <w:kern w:val="0"/>
        </w:rPr>
        <w:t>Borràs</w:t>
      </w:r>
      <w:proofErr w:type="spellEnd"/>
      <w:r w:rsidR="00387624" w:rsidRPr="00387624">
        <w:rPr>
          <w:rFonts w:cs="Arial"/>
          <w:kern w:val="0"/>
        </w:rPr>
        <w:t xml:space="preserve">; Vidal-Conti, 2023; Melo-Marins; Carvalho; Gomes, 2015; </w:t>
      </w:r>
      <w:proofErr w:type="spellStart"/>
      <w:r w:rsidR="00387624" w:rsidRPr="00387624">
        <w:rPr>
          <w:rFonts w:cs="Arial"/>
          <w:kern w:val="0"/>
        </w:rPr>
        <w:t>Niaradi</w:t>
      </w:r>
      <w:proofErr w:type="spellEnd"/>
      <w:r w:rsidR="00387624" w:rsidRPr="00387624">
        <w:rPr>
          <w:rFonts w:cs="Arial"/>
          <w:kern w:val="0"/>
        </w:rPr>
        <w:t xml:space="preserve">; </w:t>
      </w:r>
      <w:proofErr w:type="spellStart"/>
      <w:r w:rsidR="00387624" w:rsidRPr="00387624">
        <w:rPr>
          <w:rFonts w:cs="Arial"/>
          <w:kern w:val="0"/>
        </w:rPr>
        <w:t>Niaradi</w:t>
      </w:r>
      <w:proofErr w:type="spellEnd"/>
      <w:r w:rsidR="00387624" w:rsidRPr="00387624">
        <w:rPr>
          <w:rFonts w:cs="Arial"/>
          <w:kern w:val="0"/>
        </w:rPr>
        <w:t xml:space="preserve">; Gasparetto, 2024; Noll </w:t>
      </w:r>
      <w:r w:rsidR="00387624" w:rsidRPr="00387624">
        <w:rPr>
          <w:rFonts w:cs="Arial"/>
          <w:i/>
          <w:iCs/>
          <w:kern w:val="0"/>
        </w:rPr>
        <w:t>et al.</w:t>
      </w:r>
      <w:r w:rsidR="00387624" w:rsidRPr="00387624">
        <w:rPr>
          <w:rFonts w:cs="Arial"/>
          <w:kern w:val="0"/>
        </w:rPr>
        <w:t xml:space="preserve">, 2013b, 2016, 2017; </w:t>
      </w:r>
      <w:proofErr w:type="spellStart"/>
      <w:r w:rsidR="00387624" w:rsidRPr="00387624">
        <w:rPr>
          <w:rFonts w:cs="Arial"/>
          <w:kern w:val="0"/>
        </w:rPr>
        <w:t>Ozdemir</w:t>
      </w:r>
      <w:proofErr w:type="spellEnd"/>
      <w:r w:rsidR="00387624" w:rsidRPr="00387624">
        <w:rPr>
          <w:rFonts w:cs="Arial"/>
          <w:kern w:val="0"/>
        </w:rPr>
        <w:t xml:space="preserve">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w:t>
      </w:r>
      <w:proofErr w:type="spellStart"/>
      <w:r w:rsidR="00387624" w:rsidRPr="00387624">
        <w:rPr>
          <w:rFonts w:cs="Arial"/>
          <w:kern w:val="0"/>
        </w:rPr>
        <w:t>Vitman</w:t>
      </w:r>
      <w:proofErr w:type="spellEnd"/>
      <w:r w:rsidR="00387624" w:rsidRPr="00387624">
        <w:rPr>
          <w:rFonts w:cs="Arial"/>
          <w:kern w:val="0"/>
        </w:rPr>
        <w:t xml:space="preserve"> </w:t>
      </w:r>
      <w:r w:rsidR="00387624" w:rsidRPr="00387624">
        <w:rPr>
          <w:rFonts w:cs="Arial"/>
          <w:i/>
          <w:iCs/>
          <w:kern w:val="0"/>
        </w:rPr>
        <w:t>et al.</w:t>
      </w:r>
      <w:r w:rsidR="00387624" w:rsidRPr="00387624">
        <w:rPr>
          <w:rFonts w:cs="Arial"/>
          <w:kern w:val="0"/>
        </w:rPr>
        <w:t>, 2022)</w:t>
      </w:r>
      <w:r w:rsidR="002359F8">
        <w:fldChar w:fldCharType="end"/>
      </w:r>
      <w:commentRangeEnd w:id="1"/>
      <w:r w:rsidR="00387624">
        <w:rPr>
          <w:rStyle w:val="Refdecomentrio"/>
        </w:rPr>
        <w:commentReference w:id="1"/>
      </w:r>
      <w:r w:rsidR="00387624">
        <w:t>.</w:t>
      </w:r>
    </w:p>
    <w:p w14:paraId="4768D91D" w14:textId="6CF202F2" w:rsidR="008F4158" w:rsidRPr="00387624" w:rsidRDefault="00387624" w:rsidP="00040147">
      <w:r>
        <w:t>Este estudo pretende analisar o</w:t>
      </w:r>
      <w:r w:rsidR="00300C47">
        <w:t xml:space="preserve"> processo de desenvolvimento e avaliação do</w:t>
      </w:r>
      <w:r>
        <w:t xml:space="preserve"> </w:t>
      </w:r>
      <w:proofErr w:type="spellStart"/>
      <w:r>
        <w:t>BackPEI</w:t>
      </w:r>
      <w:proofErr w:type="spellEnd"/>
      <w:r>
        <w:t xml:space="preserve"> a partir da</w:t>
      </w:r>
      <w:r w:rsidR="00300C47">
        <w:t xml:space="preserve"> estrutura para sistemas de medição na saúde: caracterização, representação e procedimentos.</w:t>
      </w:r>
    </w:p>
    <w:p w14:paraId="0BADF151" w14:textId="77777777" w:rsidR="00387624" w:rsidRDefault="00387624" w:rsidP="00040147">
      <w:pPr>
        <w:rPr>
          <w:color w:val="FF0000"/>
        </w:rPr>
      </w:pPr>
    </w:p>
    <w:p w14:paraId="26799217" w14:textId="00047E2B"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04332FB6"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rsidR="002359F8">
        <w:instrText xml:space="preserve"> ADDIN ZOTERO_ITEM CSL_CITATION {"citationID":"6HDfz4Qa","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03D3A172"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2359F8">
        <w:instrText xml:space="preserve"> ADDIN ZOTERO_ITEM CSL_CITATION {"citationID":"BqWVNYuh","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Noll </w:t>
      </w:r>
      <w:r w:rsidR="002359F8" w:rsidRPr="002359F8">
        <w:rPr>
          <w:rFonts w:cs="Arial"/>
          <w:i/>
          <w:iCs/>
          <w:kern w:val="0"/>
        </w:rPr>
        <w:t>et al.</w:t>
      </w:r>
      <w:r w:rsidR="002359F8" w:rsidRPr="002359F8">
        <w:rPr>
          <w:rFonts w:cs="Arial"/>
          <w:kern w:val="0"/>
        </w:rPr>
        <w:t>, 2013a)</w:t>
      </w:r>
      <w:r>
        <w:fldChar w:fldCharType="end"/>
      </w:r>
      <w:r w:rsidR="00EC3269">
        <w:t>.</w:t>
      </w:r>
    </w:p>
    <w:p w14:paraId="125B6B48" w14:textId="7C7C3DEB" w:rsidR="00EC3269" w:rsidRDefault="00EC3269" w:rsidP="00040147">
      <w:r>
        <w:t xml:space="preserve">Empiricamente os profissionais vinham percebendo a relação de posturas durante a execução de atividade da vida diária com a dor nas costas </w:t>
      </w:r>
      <w:r>
        <w:fldChar w:fldCharType="begin"/>
      </w:r>
      <w:r w:rsidR="002359F8">
        <w:instrText xml:space="preserve"> ADDIN ZOTERO_ITEM CSL_CITATION {"citationID":"sHtR4ty4","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lastRenderedPageBreak/>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w:t>
      </w:r>
      <w:proofErr w:type="spellStart"/>
      <w:r>
        <w:t>backpe</w:t>
      </w:r>
      <w:proofErr w:type="spellEnd"/>
      <w:r>
        <w:t xml:space="preserv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443EC9FB" w:rsidR="00EC3269" w:rsidRDefault="00EC3269" w:rsidP="00040147">
      <w:r>
        <w:t xml:space="preserve">“Questionários são uma ferramenta importante ... devido a sua facilidade de aplicação, baixo custo e pelo ato de permitirem o autorrelato.” </w:t>
      </w:r>
      <w:r>
        <w:fldChar w:fldCharType="begin"/>
      </w:r>
      <w:r w:rsidR="002359F8">
        <w:instrText xml:space="preserve"> ADDIN ZOTERO_ITEM CSL_CITATION {"citationID":"llvmjD8z","properties":{"formattedCitation":"(Antoniolli {\\i{}et al.}, 2015; Noll {\\i{}et al.}, 2013a; Pivotto {\\i{}et al.}, 2018)","plainCitation":"(Antoniolli et al., 2015;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2359F8" w:rsidRPr="002359F8">
        <w:rPr>
          <w:rFonts w:cs="Arial"/>
          <w:kern w:val="0"/>
        </w:rPr>
        <w:t xml:space="preserve">(Antoniolli </w:t>
      </w:r>
      <w:r w:rsidR="002359F8" w:rsidRPr="002359F8">
        <w:rPr>
          <w:rFonts w:cs="Arial"/>
          <w:i/>
          <w:iCs/>
          <w:kern w:val="0"/>
        </w:rPr>
        <w:t>et al.</w:t>
      </w:r>
      <w:r w:rsidR="002359F8" w:rsidRPr="002359F8">
        <w:rPr>
          <w:rFonts w:cs="Arial"/>
          <w:kern w:val="0"/>
        </w:rPr>
        <w:t xml:space="preserve">, 2015; Noll </w:t>
      </w:r>
      <w:r w:rsidR="002359F8" w:rsidRPr="002359F8">
        <w:rPr>
          <w:rFonts w:cs="Arial"/>
          <w:i/>
          <w:iCs/>
          <w:kern w:val="0"/>
        </w:rPr>
        <w:t>et al.</w:t>
      </w:r>
      <w:r w:rsidR="002359F8" w:rsidRPr="002359F8">
        <w:rPr>
          <w:rFonts w:cs="Arial"/>
          <w:kern w:val="0"/>
        </w:rPr>
        <w:t xml:space="preserve">, 2013a; </w:t>
      </w:r>
      <w:proofErr w:type="spellStart"/>
      <w:r w:rsidR="002359F8" w:rsidRPr="002359F8">
        <w:rPr>
          <w:rFonts w:cs="Arial"/>
          <w:kern w:val="0"/>
        </w:rPr>
        <w:t>Pivotto</w:t>
      </w:r>
      <w:proofErr w:type="spellEnd"/>
      <w:r w:rsidR="002359F8" w:rsidRPr="002359F8">
        <w:rPr>
          <w:rFonts w:cs="Arial"/>
          <w:kern w:val="0"/>
        </w:rPr>
        <w:t xml:space="preserve"> </w:t>
      </w:r>
      <w:r w:rsidR="002359F8" w:rsidRPr="002359F8">
        <w:rPr>
          <w:rFonts w:cs="Arial"/>
          <w:i/>
          <w:iCs/>
          <w:kern w:val="0"/>
        </w:rPr>
        <w:t>et al.</w:t>
      </w:r>
      <w:r w:rsidR="002359F8" w:rsidRPr="002359F8">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6F62606C"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2359F8">
        <w:instrText xml:space="preserve"> ADDIN ZOTERO_ITEM CSL_CITATION {"citationID":"Pyql2OCp","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w:t>
      </w:r>
      <w:proofErr w:type="spellStart"/>
      <w:r>
        <w:t>BackPEI</w:t>
      </w:r>
      <w:proofErr w:type="spellEnd"/>
      <w:r>
        <w:t xml:space="preserve">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w:t>
      </w:r>
      <w:proofErr w:type="spellStart"/>
      <w:r w:rsidR="0036679F">
        <w:t>BackPEI-A</w:t>
      </w:r>
      <w:proofErr w:type="spellEnd"/>
      <w:r w:rsidR="0036679F">
        <w:t xml:space="preserve">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w:t>
      </w:r>
      <w:proofErr w:type="spellStart"/>
      <w:r>
        <w:t>BackPEI-A</w:t>
      </w:r>
      <w:proofErr w:type="spellEnd"/>
      <w:r>
        <w:t xml:space="preserve">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Gökşen; Kocaman; Yıldırım, 2023)</w:t>
      </w:r>
      <w:r>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274A05A2"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rsidR="002359F8">
        <w:instrText xml:space="preserve"> ADDIN ZOTERO_ITEM CSL_CITATION {"citationID":"drwrHYG6","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r w:rsidR="003A1FDB">
        <w:t>.</w:t>
      </w:r>
    </w:p>
    <w:p w14:paraId="6F668DC9" w14:textId="64B520DA" w:rsidR="003A1FDB" w:rsidRPr="00EC3269" w:rsidRDefault="003A1FDB" w:rsidP="00040147">
      <w:pPr>
        <w:rPr>
          <w:u w:val="single"/>
        </w:rPr>
      </w:pPr>
      <w:r>
        <w:lastRenderedPageBreak/>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w:t>
      </w:r>
      <w:r w:rsidR="00062C6E">
        <w:t>Foi mantido o registro de toda a produção e alteração de documentos</w:t>
      </w:r>
      <w:r w:rsidR="00062C6E">
        <w:t xml:space="preserve"> na condução da pesquisa</w:t>
      </w:r>
      <w:r w:rsidR="00062C6E">
        <w:t xml:space="preserve"> a partir de um gestor de versionamento de arquivos, os registros estão públicos e podem ser consultados</w:t>
      </w:r>
      <w:r w:rsidR="00062C6E">
        <w:t xml:space="preserve"> em </w:t>
      </w:r>
      <w:hyperlink r:id="rId8" w:history="1">
        <w:r w:rsidR="00062C6E" w:rsidRPr="00EA7349">
          <w:rPr>
            <w:rStyle w:val="Hyperlink"/>
          </w:rPr>
          <w:t>https://github.com/lucasmberaldo/10-anos-de-back-pei</w:t>
        </w:r>
      </w:hyperlink>
      <w:r w:rsidR="00062C6E">
        <w:t xml:space="preserve">. </w:t>
      </w:r>
    </w:p>
    <w:p w14:paraId="2111AB8F" w14:textId="106763BC" w:rsidR="00062C6E" w:rsidRDefault="00062C6E" w:rsidP="00062C6E">
      <w:r>
        <w:t xml:space="preserve">Foram estabelecidos como critério de elegibilidade: publicações a partir de 2013 (ano da publicação da primeira versão do </w:t>
      </w:r>
      <w:proofErr w:type="spellStart"/>
      <w:r>
        <w:t>BackPEI</w:t>
      </w:r>
      <w:proofErr w:type="spellEnd"/>
      <w:r>
        <w:t>), artigos publicados em periódicos da ciência da saúde e estudos originais (excluindo-se revisões, por exemplo)</w:t>
      </w:r>
      <w:r w:rsidR="00812EEA">
        <w:t>,</w:t>
      </w:r>
      <w:r>
        <w:t xml:space="preserve"> a utilização de alguma versão do </w:t>
      </w:r>
      <w:proofErr w:type="spellStart"/>
      <w:r>
        <w:t>BackPEI</w:t>
      </w:r>
      <w:proofErr w:type="spellEnd"/>
      <w:r>
        <w:t xml:space="preserve"> </w:t>
      </w:r>
      <w:r w:rsidR="00F8100D">
        <w:t>dentro da metodologia do estudo</w:t>
      </w:r>
      <w:r w:rsidR="00812EEA">
        <w:t xml:space="preserve"> e estudos de clinimetria (desenvolvimento e avaliação de sistemas de medição em saúde)</w:t>
      </w:r>
      <w:r w:rsidR="00F8100D">
        <w:t xml:space="preserve">. Inicialmente partiu-se de um conjunto de 32 </w:t>
      </w:r>
      <w:r w:rsidR="00E50A79">
        <w:t>fontes iniciais</w:t>
      </w:r>
      <w:r w:rsidR="00F8100D">
        <w:t xml:space="preserve"> conhecid</w:t>
      </w:r>
      <w:r w:rsidR="00E50A79">
        <w:t>a</w:t>
      </w:r>
      <w:r w:rsidR="00F8100D">
        <w:t xml:space="preserve">s por nós que cumpriam os critérios de elegibilidade e que foram utilizado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s chaves de busca encontram-se no quadro </w:t>
      </w:r>
      <w:r w:rsidR="007D34A7">
        <w:rPr>
          <w:b/>
          <w:bCs/>
        </w:rPr>
        <w:t>(X)</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5B0EEFD4" w:rsidR="00DD05F6" w:rsidRDefault="00DD05F6" w:rsidP="00062C6E">
      <w:r>
        <w:t xml:space="preserve">As fontes iniciais e os artigos encontrados a partir das buscas foram importados par o </w:t>
      </w:r>
      <w:proofErr w:type="spellStart"/>
      <w:r>
        <w:t>Rayyan</w:t>
      </w:r>
      <w:proofErr w:type="spellEnd"/>
      <w:r>
        <w:t xml:space="preserve"> sendo feita uma primeira remoção das duplicatas. A seleção dos artigos a partir dos critérios de elegibilidade foi realizada de forma cegada por 2 avaliador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ada sessão de seleção a concordância, sendo estabelecido que caso esta fosse inferior a 75% o processo seria interrompido</w:t>
      </w:r>
      <w:r w:rsidR="00812EEA">
        <w:t xml:space="preserve">. Neste momento, </w:t>
      </w:r>
      <w:r w:rsidR="00812EEA">
        <w:lastRenderedPageBreak/>
        <w:t>c</w:t>
      </w:r>
      <w:r w:rsidR="00812EEA">
        <w:t xml:space="preserve">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w:t>
      </w:r>
      <w:r w:rsidR="00812EEA">
        <w:t xml:space="preserve"> </w:t>
      </w:r>
      <w:r w:rsidR="00812EEA">
        <w:t>o cegamento seria quebrado e a equipe se reuniria para discutir as discrepâncias e reformular os critérios de elegibilidade, caso necessário.</w:t>
      </w:r>
    </w:p>
    <w:p w14:paraId="04D61898" w14:textId="0FA6EC81" w:rsidR="00812EEA" w:rsidRDefault="00812EEA" w:rsidP="00062C6E">
      <w:r>
        <w:t xml:space="preserve">A primeira seleção foi realizada a partir da leitura dos títulos e resumos. Nesta fase foram mantidos os artigos de revisão e aqueles que não se tratam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1E310FCA" w:rsidR="000D0CF4" w:rsidRDefault="000D0CF4" w:rsidP="00062C6E">
      <w:r>
        <w:t xml:space="preserve">Essas fontes foram importadas para o </w:t>
      </w:r>
      <w:proofErr w:type="spellStart"/>
      <w:r>
        <w:t>Zotero</w:t>
      </w:r>
      <w:proofErr w:type="spellEnd"/>
      <w:r>
        <w:t xml:space="preserve"> onde já se encontravam as 32 fontes iniciais. Foi verificado se todas essas encontravam-se entre as fontes selecionadas e, mais uma vez, foram verificadas possíveis duplicatas. </w:t>
      </w:r>
      <w:r w:rsidR="00E914C2">
        <w:t>A classificação entre estudos de aplicação e clinimetria foram verificadas por um avaliador e os últimos foram selecionados compondo o conjunto de fontes desta revisão.</w:t>
      </w:r>
    </w:p>
    <w:p w14:paraId="3FE75244" w14:textId="4E436E85" w:rsidR="00DD05F6" w:rsidRDefault="00E914C2" w:rsidP="00062C6E">
      <w:commentRangeStart w:id="2"/>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2"/>
      <w:r w:rsidR="004031C0">
        <w:rPr>
          <w:rStyle w:val="Refdecomentrio"/>
        </w:rPr>
        <w:commentReference w:id="2"/>
      </w:r>
      <w:r w:rsidR="004031C0">
        <w:t xml:space="preserve">A partir da estrutura proposta por Cartwright e </w:t>
      </w:r>
      <w:proofErr w:type="spellStart"/>
      <w:r w:rsidR="004031C0">
        <w:t>coloboradoras</w:t>
      </w:r>
      <w:proofErr w:type="spellEnd"/>
      <w:r w:rsidR="004031C0">
        <w:t xml:space="preserve"> </w:t>
      </w:r>
      <w:r w:rsidR="004031C0">
        <w:fldChar w:fldCharType="begin"/>
      </w:r>
      <w:r w:rsidR="004031C0">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4031C0">
        <w:fldChar w:fldCharType="separate"/>
      </w:r>
      <w:r w:rsidR="004031C0" w:rsidRPr="004031C0">
        <w:rPr>
          <w:rFonts w:cs="Arial"/>
        </w:rPr>
        <w:t xml:space="preserve">(Cartwright; </w:t>
      </w:r>
      <w:proofErr w:type="spellStart"/>
      <w:r w:rsidR="004031C0" w:rsidRPr="004031C0">
        <w:rPr>
          <w:rFonts w:cs="Arial"/>
        </w:rPr>
        <w:t>Bradburn</w:t>
      </w:r>
      <w:proofErr w:type="spellEnd"/>
      <w:r w:rsidR="004031C0" w:rsidRPr="004031C0">
        <w:rPr>
          <w:rFonts w:cs="Arial"/>
        </w:rPr>
        <w:t xml:space="preserve">; Fuller, 2016; Cartwright; </w:t>
      </w:r>
      <w:proofErr w:type="spellStart"/>
      <w:r w:rsidR="004031C0" w:rsidRPr="004031C0">
        <w:rPr>
          <w:rFonts w:cs="Arial"/>
        </w:rPr>
        <w:t>Montuschi</w:t>
      </w:r>
      <w:proofErr w:type="spellEnd"/>
      <w:r w:rsidR="004031C0" w:rsidRPr="004031C0">
        <w:rPr>
          <w:rFonts w:cs="Arial"/>
        </w:rPr>
        <w:t>, 2018)</w:t>
      </w:r>
      <w:r w:rsidR="004031C0">
        <w:fldChar w:fldCharType="end"/>
      </w:r>
      <w:r w:rsidR="004031C0">
        <w:t xml:space="preserve"> foram extraídas as informações sobre a caracterização, representação e procedimentos para o </w:t>
      </w:r>
      <w:proofErr w:type="spellStart"/>
      <w:r w:rsidR="004031C0">
        <w:t>BackPEI</w:t>
      </w:r>
      <w:proofErr w:type="spellEnd"/>
      <w:r w:rsidR="004031C0">
        <w:t xml:space="preserve"> em cada artigo sendo registradas na mesma planilha.</w:t>
      </w:r>
    </w:p>
    <w:p w14:paraId="300B24D9" w14:textId="77777777" w:rsidR="0096625B" w:rsidRDefault="0096625B" w:rsidP="00062C6E"/>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778A2793" w:rsidR="00D428E0" w:rsidRDefault="00D428E0">
      <w:pPr>
        <w:pStyle w:val="Textodecomentrio"/>
      </w:pPr>
      <w:r>
        <w:rPr>
          <w:rStyle w:val="Refdecomentrio"/>
        </w:rPr>
        <w:annotationRef/>
      </w:r>
      <w:r>
        <w:t>Para adequar à PRISMA-</w:t>
      </w:r>
      <w:proofErr w:type="spellStart"/>
      <w:r>
        <w:t>ScR</w:t>
      </w:r>
      <w:proofErr w:type="spellEnd"/>
      <w:r>
        <w:t xml:space="preserve"> é preciso explicar o que já é conhecido sobre o tema e explicitar as questões (ou objetivos)</w:t>
      </w:r>
    </w:p>
  </w:comment>
  <w:comment w:id="1"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2" w:author="Lucas Beraldo" w:date="2025-04-22T20:55:00Z" w:initials="LB">
    <w:p w14:paraId="319CE4F6" w14:textId="1EC1D13A" w:rsidR="004031C0" w:rsidRDefault="004031C0">
      <w:pPr>
        <w:pStyle w:val="Textodecomentrio"/>
      </w:pPr>
      <w:r>
        <w:rPr>
          <w:rStyle w:val="Refdecomentrio"/>
        </w:rPr>
        <w:annotationRef/>
      </w:r>
      <w:r>
        <w:t>Eu fiz até aq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26EB56A" w15:done="0"/>
  <w15:commentEx w15:paraId="319CE4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2B715147" w16cex:dateUtc="2025-04-22T14:50:00Z"/>
  <w16cex:commentExtensible w16cex:durableId="581EF691" w16cex:dateUtc="2025-04-22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26EB56A" w16cid:durableId="2B715147"/>
  <w16cid:commentId w16cid:paraId="319CE4F6" w16cid:durableId="581EF6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D0CF4"/>
    <w:rsid w:val="00104AED"/>
    <w:rsid w:val="0010654A"/>
    <w:rsid w:val="00114726"/>
    <w:rsid w:val="001A3EC4"/>
    <w:rsid w:val="001E6B49"/>
    <w:rsid w:val="00217A89"/>
    <w:rsid w:val="002359F8"/>
    <w:rsid w:val="00265D4B"/>
    <w:rsid w:val="002D1018"/>
    <w:rsid w:val="00300C47"/>
    <w:rsid w:val="0033371D"/>
    <w:rsid w:val="0036679F"/>
    <w:rsid w:val="00387624"/>
    <w:rsid w:val="003965BD"/>
    <w:rsid w:val="003A1FDB"/>
    <w:rsid w:val="003F65E3"/>
    <w:rsid w:val="004031C0"/>
    <w:rsid w:val="00443AB0"/>
    <w:rsid w:val="00447621"/>
    <w:rsid w:val="00482CA8"/>
    <w:rsid w:val="004C23A2"/>
    <w:rsid w:val="00552241"/>
    <w:rsid w:val="005744EC"/>
    <w:rsid w:val="005832BF"/>
    <w:rsid w:val="005D5A87"/>
    <w:rsid w:val="005F03ED"/>
    <w:rsid w:val="00615B56"/>
    <w:rsid w:val="0072227D"/>
    <w:rsid w:val="007D34A7"/>
    <w:rsid w:val="007F0C84"/>
    <w:rsid w:val="00812EEA"/>
    <w:rsid w:val="008D358E"/>
    <w:rsid w:val="008F4158"/>
    <w:rsid w:val="0090110C"/>
    <w:rsid w:val="0096625B"/>
    <w:rsid w:val="00AE1D0D"/>
    <w:rsid w:val="00AE35CB"/>
    <w:rsid w:val="00B8080A"/>
    <w:rsid w:val="00BB10E7"/>
    <w:rsid w:val="00C04196"/>
    <w:rsid w:val="00C27B98"/>
    <w:rsid w:val="00C75E8A"/>
    <w:rsid w:val="00CA3BA6"/>
    <w:rsid w:val="00CD5FF1"/>
    <w:rsid w:val="00CF2A1E"/>
    <w:rsid w:val="00D0062A"/>
    <w:rsid w:val="00D2684B"/>
    <w:rsid w:val="00D428E0"/>
    <w:rsid w:val="00D438F7"/>
    <w:rsid w:val="00D718BF"/>
    <w:rsid w:val="00DD05F6"/>
    <w:rsid w:val="00E10B02"/>
    <w:rsid w:val="00E44B18"/>
    <w:rsid w:val="00E50A79"/>
    <w:rsid w:val="00E644B2"/>
    <w:rsid w:val="00E914C2"/>
    <w:rsid w:val="00EA0024"/>
    <w:rsid w:val="00EB649E"/>
    <w:rsid w:val="00EC3269"/>
    <w:rsid w:val="00EF4D59"/>
    <w:rsid w:val="00F10DF7"/>
    <w:rsid w:val="00F15547"/>
    <w:rsid w:val="00F15868"/>
    <w:rsid w:val="00F23FBC"/>
    <w:rsid w:val="00F8100D"/>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416</TotalTime>
  <Pages>6</Pages>
  <Words>18773</Words>
  <Characters>101376</Characters>
  <Application>Microsoft Office Word</Application>
  <DocSecurity>0</DocSecurity>
  <Lines>844</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30</cp:revision>
  <dcterms:created xsi:type="dcterms:W3CDTF">2025-03-12T15:42:00Z</dcterms:created>
  <dcterms:modified xsi:type="dcterms:W3CDTF">2025-04-22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QUhJT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